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6DAFFED" w14:textId="77777777" w:rsidR="006743DE" w:rsidRDefault="006743DE" w:rsidP="006743DE">
      <w:pPr>
        <w:rPr>
          <w:rFonts w:ascii="LM Roman 12" w:hAnsi="LM Roman 12"/>
          <w:b/>
          <w:bCs/>
        </w:rPr>
      </w:pPr>
      <w:bookmarkStart w:id="0" w:name="_GoBack"/>
      <w:bookmarkEnd w:id="0"/>
      <w:r>
        <w:rPr>
          <w:rFonts w:ascii="LM Roman 12" w:hAnsi="LM Roman 12"/>
          <w:b/>
          <w:bCs/>
        </w:rPr>
        <w:t>2.0</w:t>
      </w:r>
      <w:r>
        <w:rPr>
          <w:rFonts w:ascii="LM Roman 12" w:hAnsi="LM Roman 12"/>
          <w:b/>
          <w:bCs/>
        </w:rPr>
        <w:tab/>
        <w:t>Data Acquisition and Cleaning</w:t>
      </w:r>
    </w:p>
    <w:p w14:paraId="2A990DD3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4CB4329D" w14:textId="77777777" w:rsidR="006743DE" w:rsidRPr="00CB0320" w:rsidRDefault="006743DE" w:rsidP="006743DE">
      <w:pPr>
        <w:jc w:val="both"/>
        <w:rPr>
          <w:rFonts w:ascii="LM Roman 12" w:hAnsi="LM Roman 12"/>
        </w:rPr>
      </w:pPr>
      <w:r>
        <w:rPr>
          <w:rFonts w:ascii="LM Roman 12" w:hAnsi="LM Roman 12"/>
        </w:rPr>
        <w:t xml:space="preserve">Data used in this report is acquired from list of postal districts </w:t>
      </w:r>
      <w:r>
        <w:rPr>
          <w:rFonts w:ascii="LM Roman 12" w:hAnsi="LM Roman 12"/>
        </w:rPr>
        <w:fldChar w:fldCharType="begin"/>
      </w:r>
      <w:r>
        <w:rPr>
          <w:rFonts w:ascii="LM Roman 12" w:hAnsi="LM Roman 12"/>
        </w:rPr>
        <w:instrText xml:space="preserve"> ADDIN ZOTERO_ITEM CSL_CITATION {"citationID":"wzwvjfsE","properties":{"formattedCitation":"(Urban Redevelopment Authority Singapore 2021)","plainCitation":"(Urban Redevelopment Authority Singapore 2021)","noteIndex":0},"citationItems":[{"id":1072,"uris":["http://zotero.org/users/5609793/items/E2D6FQRK"],"uri":["http://zotero.org/users/5609793/items/E2D6FQRK"],"itemData":{"id":1072,"type":"webpage","title":"List of Postal Districts","URL":"https://www.ura.gov.sg/realEstateIIWeb/resources/misc/list_of_postal_districts.htm","author":[{"family":"Urban Redevelopment Authority Singapore","given":""}],"accessed":{"date-parts":[["2021",3,15]]},"issued":{"date-parts":[["2021"]]}}}],"schema":"https://github.com/citation-style-language/schema/raw/master/csl-citation.json"} </w:instrText>
      </w:r>
      <w:r>
        <w:rPr>
          <w:rFonts w:ascii="LM Roman 12" w:hAnsi="LM Roman 12"/>
        </w:rPr>
        <w:fldChar w:fldCharType="separate"/>
      </w:r>
      <w:r>
        <w:rPr>
          <w:rFonts w:ascii="LM Roman 12" w:hAnsi="LM Roman 12"/>
          <w:noProof/>
        </w:rPr>
        <w:t>(Urban Redevelopment Authority Singapore 2021)</w:t>
      </w:r>
      <w:r>
        <w:rPr>
          <w:rFonts w:ascii="LM Roman 12" w:hAnsi="LM Roman 12"/>
        </w:rPr>
        <w:fldChar w:fldCharType="end"/>
      </w:r>
      <w:r>
        <w:rPr>
          <w:rFonts w:ascii="LM Roman 12" w:hAnsi="LM Roman 12"/>
        </w:rPr>
        <w:t xml:space="preserve"> as well as its respective postcode and is categorized into the 5 distinct districts in Singapore </w:t>
      </w:r>
      <w:r>
        <w:rPr>
          <w:rFonts w:ascii="LM Roman 12" w:hAnsi="LM Roman 12"/>
        </w:rPr>
        <w:fldChar w:fldCharType="begin"/>
      </w:r>
      <w:r>
        <w:rPr>
          <w:rFonts w:ascii="LM Roman 12" w:hAnsi="LM Roman 12"/>
        </w:rPr>
        <w:instrText xml:space="preserve"> ADDIN ZOTERO_ITEM CSL_CITATION {"citationID":"5FGLKrzZ","properties":{"formattedCitation":"(Mapanet/ Divex 2021)","plainCitation":"(Mapanet/ Divex 2021)","noteIndex":0},"citationItems":[{"id":1074,"uris":["http://zotero.org/users/5609793/items/J9XXD374"],"uri":["http://zotero.org/users/5609793/items/J9XXD374"],"itemData":{"id":1074,"type":"webpage","abstract":"Postal codes database of Central Singapore, Singapore.","language":"english","note":"publisher: http://www.mapanet.eu","title":"Postal codes of Central Singapore, Singapore","URL":"http://www.mapanet.eu/EN/Postal_Codes/?c=SG&amp;n=2&amp;r0=00&amp;r1=01&amp;r2=&amp;r3=&amp;r4=&amp;l=0","author":[{"family":"Mapanet/ Divex","given":""}],"accessed":{"date-parts":[["2021",3,16]]},"issued":{"date-parts":[["2021"]]}}}],"schema":"https://github.com/citation-style-language/schema/raw/master/csl-citation.json"} </w:instrText>
      </w:r>
      <w:r>
        <w:rPr>
          <w:rFonts w:ascii="LM Roman 12" w:hAnsi="LM Roman 12"/>
        </w:rPr>
        <w:fldChar w:fldCharType="separate"/>
      </w:r>
      <w:r>
        <w:rPr>
          <w:rFonts w:ascii="LM Roman 12" w:hAnsi="LM Roman 12"/>
          <w:noProof/>
        </w:rPr>
        <w:t>(Mapanet/ Divex 2021)</w:t>
      </w:r>
      <w:r>
        <w:rPr>
          <w:rFonts w:ascii="LM Roman 12" w:hAnsi="LM Roman 12"/>
        </w:rPr>
        <w:fldChar w:fldCharType="end"/>
      </w:r>
      <w:r>
        <w:rPr>
          <w:rFonts w:ascii="LM Roman 12" w:hAnsi="LM Roman 12"/>
        </w:rPr>
        <w:t xml:space="preserve">. These data are compiled into a csv file and a link for the csv file can be seen under </w:t>
      </w:r>
      <w:r>
        <w:rPr>
          <w:rFonts w:ascii="LM Roman 12" w:hAnsi="LM Roman 12"/>
          <w:b/>
          <w:bCs/>
        </w:rPr>
        <w:t>2.1 Data Sources</w:t>
      </w:r>
      <w:r>
        <w:rPr>
          <w:rFonts w:ascii="LM Roman 12" w:hAnsi="LM Roman 12"/>
        </w:rPr>
        <w:t xml:space="preserve">. </w:t>
      </w:r>
    </w:p>
    <w:p w14:paraId="38069E82" w14:textId="77777777" w:rsidR="006743DE" w:rsidRDefault="006743DE" w:rsidP="006743DE">
      <w:pPr>
        <w:jc w:val="both"/>
        <w:rPr>
          <w:rFonts w:ascii="LM Roman 12" w:hAnsi="LM Roman 12"/>
          <w:b/>
          <w:bCs/>
        </w:rPr>
      </w:pPr>
    </w:p>
    <w:p w14:paraId="70FBA329" w14:textId="77777777" w:rsidR="006743DE" w:rsidRDefault="006743DE" w:rsidP="006743DE">
      <w:pPr>
        <w:rPr>
          <w:rFonts w:ascii="LM Roman 12" w:hAnsi="LM Roman 12"/>
          <w:b/>
          <w:bCs/>
        </w:rPr>
      </w:pPr>
      <w:r>
        <w:rPr>
          <w:rFonts w:ascii="LM Roman 12" w:hAnsi="LM Roman 12"/>
          <w:b/>
          <w:bCs/>
        </w:rPr>
        <w:t>2.1</w:t>
      </w:r>
      <w:r>
        <w:rPr>
          <w:rFonts w:ascii="LM Roman 12" w:hAnsi="LM Roman 12"/>
          <w:b/>
          <w:bCs/>
        </w:rPr>
        <w:tab/>
        <w:t>Data Sources</w:t>
      </w:r>
    </w:p>
    <w:p w14:paraId="00AF561B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6187072C" w14:textId="77777777" w:rsidR="006743DE" w:rsidRDefault="006743DE" w:rsidP="006743DE">
      <w:pPr>
        <w:jc w:val="both"/>
        <w:rPr>
          <w:rFonts w:ascii="LM Roman 12" w:hAnsi="LM Roman 12"/>
        </w:rPr>
      </w:pPr>
      <w:r>
        <w:rPr>
          <w:rFonts w:ascii="LM Roman 12" w:hAnsi="LM Roman 12"/>
        </w:rPr>
        <w:t xml:space="preserve">Singapore postal obtained from the various sources mentioned in </w:t>
      </w:r>
      <w:r>
        <w:rPr>
          <w:rFonts w:ascii="LM Roman 12" w:hAnsi="LM Roman 12"/>
          <w:b/>
          <w:bCs/>
        </w:rPr>
        <w:t>2.0 Data Acquisition and Cleaning</w:t>
      </w:r>
      <w:r>
        <w:rPr>
          <w:rFonts w:ascii="LM Roman 12" w:hAnsi="LM Roman 12"/>
        </w:rPr>
        <w:t xml:space="preserve"> are compiled into a csv file for ease of handling. The file is uploaded to my </w:t>
      </w:r>
      <w:proofErr w:type="spellStart"/>
      <w:r>
        <w:rPr>
          <w:rFonts w:ascii="LM Roman 12" w:hAnsi="LM Roman 12"/>
        </w:rPr>
        <w:t>github</w:t>
      </w:r>
      <w:proofErr w:type="spellEnd"/>
      <w:r>
        <w:rPr>
          <w:rFonts w:ascii="LM Roman 12" w:hAnsi="LM Roman 12"/>
        </w:rPr>
        <w:t xml:space="preserve"> for references and the link is:</w:t>
      </w:r>
    </w:p>
    <w:p w14:paraId="142B1A20" w14:textId="77777777" w:rsidR="006743DE" w:rsidRDefault="006743DE" w:rsidP="006743DE">
      <w:pPr>
        <w:jc w:val="both"/>
        <w:rPr>
          <w:rFonts w:ascii="LM Roman 12" w:hAnsi="LM Roman 12"/>
        </w:rPr>
      </w:pPr>
    </w:p>
    <w:p w14:paraId="5495F539" w14:textId="77777777" w:rsidR="006743DE" w:rsidRPr="009F39B0" w:rsidRDefault="006743DE" w:rsidP="006743DE">
      <w:pPr>
        <w:pStyle w:val="ListParagraph"/>
        <w:numPr>
          <w:ilvl w:val="0"/>
          <w:numId w:val="1"/>
        </w:numPr>
        <w:rPr>
          <w:rFonts w:ascii="LM Roman 12" w:hAnsi="LM Roman 12"/>
        </w:rPr>
      </w:pPr>
      <w:hyperlink r:id="rId5" w:history="1">
        <w:r w:rsidRPr="009F39B0">
          <w:rPr>
            <w:rStyle w:val="Hyperlink"/>
            <w:rFonts w:ascii="LM Roman 12" w:hAnsi="LM Roman 12"/>
          </w:rPr>
          <w:t>https://github.com/edbertfernando/Coursera_Capstone/blob/main/Singapore_Postal.csv</w:t>
        </w:r>
      </w:hyperlink>
    </w:p>
    <w:p w14:paraId="17ED5D02" w14:textId="77777777" w:rsidR="006743DE" w:rsidRPr="009F39B0" w:rsidRDefault="006743DE" w:rsidP="006743DE">
      <w:pPr>
        <w:rPr>
          <w:rFonts w:ascii="LM Roman 12" w:hAnsi="LM Roman 12"/>
        </w:rPr>
      </w:pPr>
    </w:p>
    <w:p w14:paraId="0815CC47" w14:textId="77777777" w:rsidR="006743DE" w:rsidRPr="00EA6FBD" w:rsidRDefault="006743DE" w:rsidP="006743DE">
      <w:pPr>
        <w:rPr>
          <w:rFonts w:ascii="LM Roman 12" w:hAnsi="LM Roman 12"/>
        </w:rPr>
      </w:pPr>
      <w:r>
        <w:rPr>
          <w:rFonts w:ascii="LM Roman 12" w:hAnsi="LM Roman 12"/>
        </w:rPr>
        <w:t>Another data used in this report is from Foursquare. Foursquare data will be used for segmentation and clustering.</w:t>
      </w:r>
    </w:p>
    <w:p w14:paraId="474A7C43" w14:textId="77777777" w:rsidR="006743DE" w:rsidRDefault="006743DE" w:rsidP="006743DE">
      <w:pPr>
        <w:rPr>
          <w:rFonts w:ascii="LM Roman 12" w:hAnsi="LM Roman 12"/>
          <w:b/>
          <w:bCs/>
        </w:rPr>
      </w:pPr>
      <w:r>
        <w:rPr>
          <w:rFonts w:ascii="LM Roman 12" w:hAnsi="LM Roman 12"/>
          <w:b/>
          <w:bCs/>
        </w:rPr>
        <w:t>2.2</w:t>
      </w:r>
      <w:r>
        <w:rPr>
          <w:rFonts w:ascii="LM Roman 12" w:hAnsi="LM Roman 12"/>
          <w:b/>
          <w:bCs/>
        </w:rPr>
        <w:tab/>
        <w:t>Data Cleaning</w:t>
      </w:r>
    </w:p>
    <w:p w14:paraId="0F8DE039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50DFA1EE" w14:textId="77777777" w:rsidR="006743DE" w:rsidRPr="00674187" w:rsidRDefault="006743DE" w:rsidP="006743DE">
      <w:pPr>
        <w:rPr>
          <w:rFonts w:ascii="LM Roman 12" w:hAnsi="LM Roman 12"/>
        </w:rPr>
      </w:pPr>
      <w:r>
        <w:rPr>
          <w:rFonts w:ascii="LM Roman 12" w:hAnsi="LM Roman 12"/>
          <w:noProof/>
        </w:rPr>
        <w:drawing>
          <wp:anchor distT="0" distB="0" distL="114300" distR="114300" simplePos="0" relativeHeight="251659264" behindDoc="1" locked="0" layoutInCell="1" allowOverlap="1" wp14:anchorId="10A0BF8F" wp14:editId="01E17D3C">
            <wp:simplePos x="0" y="0"/>
            <wp:positionH relativeFrom="column">
              <wp:posOffset>0</wp:posOffset>
            </wp:positionH>
            <wp:positionV relativeFrom="paragraph">
              <wp:posOffset>345259</wp:posOffset>
            </wp:positionV>
            <wp:extent cx="5727700" cy="1651635"/>
            <wp:effectExtent l="0" t="0" r="0" b="0"/>
            <wp:wrapTight wrapText="bothSides">
              <wp:wrapPolygon edited="0">
                <wp:start x="0" y="0"/>
                <wp:lineTo x="0" y="21426"/>
                <wp:lineTo x="21552" y="21426"/>
                <wp:lineTo x="21552" y="0"/>
                <wp:lineTo x="0" y="0"/>
              </wp:wrapPolygon>
            </wp:wrapTight>
            <wp:docPr id="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6516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LM Roman 12" w:hAnsi="LM Roman 12"/>
        </w:rPr>
        <w:t>The first few rows of the csv data file can be seen as follow:</w:t>
      </w:r>
    </w:p>
    <w:p w14:paraId="2E53FC48" w14:textId="77777777" w:rsidR="006743DE" w:rsidRPr="00674187" w:rsidRDefault="006743DE" w:rsidP="006743DE">
      <w:pPr>
        <w:rPr>
          <w:rFonts w:ascii="LM Roman 12" w:hAnsi="LM Roman 12"/>
        </w:rPr>
      </w:pPr>
      <w:r>
        <w:rPr>
          <w:rFonts w:ascii="LM Roman 12" w:hAnsi="LM Roman 12"/>
        </w:rPr>
        <w:t>Grouping Singapore’s general locations into the distinct 5 regions.</w:t>
      </w:r>
    </w:p>
    <w:p w14:paraId="6702214F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57C4B4A8" w14:textId="77777777" w:rsidR="006743DE" w:rsidRDefault="006743DE" w:rsidP="006743DE">
      <w:pPr>
        <w:rPr>
          <w:rFonts w:ascii="LM Roman 12" w:hAnsi="LM Roman 12"/>
          <w:b/>
          <w:bCs/>
        </w:rPr>
      </w:pPr>
      <w:r>
        <w:rPr>
          <w:rFonts w:ascii="LM Roman 12" w:hAnsi="LM Roman 12"/>
          <w:noProof/>
        </w:rPr>
        <w:drawing>
          <wp:anchor distT="0" distB="0" distL="114300" distR="114300" simplePos="0" relativeHeight="251660288" behindDoc="1" locked="0" layoutInCell="1" allowOverlap="1" wp14:anchorId="428E27AF" wp14:editId="629549F4">
            <wp:simplePos x="0" y="0"/>
            <wp:positionH relativeFrom="column">
              <wp:posOffset>89535</wp:posOffset>
            </wp:positionH>
            <wp:positionV relativeFrom="paragraph">
              <wp:posOffset>22406</wp:posOffset>
            </wp:positionV>
            <wp:extent cx="4206240" cy="1706245"/>
            <wp:effectExtent l="0" t="0" r="0" b="0"/>
            <wp:wrapTight wrapText="bothSides">
              <wp:wrapPolygon edited="0">
                <wp:start x="0" y="0"/>
                <wp:lineTo x="0" y="21383"/>
                <wp:lineTo x="21522" y="21383"/>
                <wp:lineTo x="21522" y="0"/>
                <wp:lineTo x="0" y="0"/>
              </wp:wrapPolygon>
            </wp:wrapTight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6240" cy="17062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0536C85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0B76FBD8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6EA8328E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45A86E6B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69A0CA06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58732923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54FDFF34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2F343F6A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027190F7" w14:textId="77777777" w:rsidR="006743DE" w:rsidRPr="00D1521D" w:rsidRDefault="006743DE" w:rsidP="006743DE">
      <w:pPr>
        <w:rPr>
          <w:rFonts w:ascii="LM Roman 12" w:hAnsi="LM Roman 12"/>
        </w:rPr>
      </w:pPr>
      <w:r>
        <w:rPr>
          <w:rFonts w:ascii="LM Roman 12" w:hAnsi="LM Roman 12"/>
        </w:rPr>
        <w:lastRenderedPageBreak/>
        <w:t xml:space="preserve">From the table, Central Singapore has the highest number of locations. </w:t>
      </w:r>
    </w:p>
    <w:p w14:paraId="59D303D5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0F46F3C0" w14:textId="77777777" w:rsidR="006743DE" w:rsidRDefault="006743DE" w:rsidP="006743DE">
      <w:pPr>
        <w:rPr>
          <w:rFonts w:ascii="LM Roman 12" w:hAnsi="LM Roman 12"/>
        </w:rPr>
      </w:pPr>
      <w:r>
        <w:rPr>
          <w:rFonts w:ascii="LM Roman 12" w:hAnsi="LM Roman 12"/>
        </w:rPr>
        <w:t xml:space="preserve">Using </w:t>
      </w:r>
      <w:proofErr w:type="spellStart"/>
      <w:r>
        <w:rPr>
          <w:rFonts w:ascii="LM Roman 12" w:hAnsi="LM Roman 12"/>
        </w:rPr>
        <w:t>Geocode.xyz</w:t>
      </w:r>
      <w:proofErr w:type="spellEnd"/>
      <w:r>
        <w:rPr>
          <w:rFonts w:ascii="LM Roman 12" w:hAnsi="LM Roman 12"/>
        </w:rPr>
        <w:t xml:space="preserve">, I decided to find the latitude and longitude of each of the general location in Singapore. The file is uploaded to my </w:t>
      </w:r>
      <w:proofErr w:type="spellStart"/>
      <w:r>
        <w:rPr>
          <w:rFonts w:ascii="LM Roman 12" w:hAnsi="LM Roman 12"/>
        </w:rPr>
        <w:t>github</w:t>
      </w:r>
      <w:proofErr w:type="spellEnd"/>
      <w:r>
        <w:rPr>
          <w:rFonts w:ascii="LM Roman 12" w:hAnsi="LM Roman 12"/>
        </w:rPr>
        <w:t xml:space="preserve"> and the link to the file is as follows:</w:t>
      </w:r>
    </w:p>
    <w:p w14:paraId="3001D069" w14:textId="77777777" w:rsidR="006743DE" w:rsidRDefault="006743DE" w:rsidP="006743DE">
      <w:pPr>
        <w:rPr>
          <w:rFonts w:ascii="LM Roman 12" w:hAnsi="LM Roman 12"/>
        </w:rPr>
      </w:pPr>
    </w:p>
    <w:p w14:paraId="50A526CF" w14:textId="77777777" w:rsidR="006743DE" w:rsidRDefault="006743DE" w:rsidP="006743DE">
      <w:pPr>
        <w:pStyle w:val="ListParagraph"/>
        <w:numPr>
          <w:ilvl w:val="0"/>
          <w:numId w:val="1"/>
        </w:numPr>
        <w:rPr>
          <w:rFonts w:ascii="LM Roman 12" w:hAnsi="LM Roman 12"/>
        </w:rPr>
      </w:pPr>
      <w:hyperlink r:id="rId8" w:history="1">
        <w:r w:rsidRPr="00550712">
          <w:rPr>
            <w:rStyle w:val="Hyperlink"/>
            <w:rFonts w:ascii="LM Roman 12" w:hAnsi="LM Roman 12"/>
          </w:rPr>
          <w:t>https://github.com/edbertfernando/Coursera_Capstone/blob/main/Singapore%20LongLang.csv</w:t>
        </w:r>
      </w:hyperlink>
    </w:p>
    <w:p w14:paraId="6ACEA4CB" w14:textId="77777777" w:rsidR="006743DE" w:rsidRDefault="006743DE" w:rsidP="006743DE">
      <w:pPr>
        <w:rPr>
          <w:rFonts w:ascii="LM Roman 12" w:hAnsi="LM Roman 12"/>
          <w:b/>
          <w:bCs/>
        </w:rPr>
      </w:pPr>
    </w:p>
    <w:p w14:paraId="1494F889" w14:textId="77777777" w:rsidR="006743DE" w:rsidRDefault="006743DE" w:rsidP="006743DE">
      <w:pPr>
        <w:rPr>
          <w:rFonts w:ascii="LM Roman 12" w:hAnsi="LM Roman 12"/>
        </w:rPr>
      </w:pPr>
      <w:r>
        <w:rPr>
          <w:rFonts w:ascii="LM Roman 12" w:hAnsi="LM Roman 12"/>
        </w:rPr>
        <w:t>Combining the two data frames gives the following:</w:t>
      </w:r>
    </w:p>
    <w:p w14:paraId="320F4BC1" w14:textId="77777777" w:rsidR="006743DE" w:rsidRDefault="006743DE" w:rsidP="006743DE">
      <w:pPr>
        <w:rPr>
          <w:rFonts w:ascii="LM Roman 12" w:hAnsi="LM Roman 12"/>
        </w:rPr>
      </w:pPr>
    </w:p>
    <w:p w14:paraId="0FD9F67F" w14:textId="77777777" w:rsidR="006743DE" w:rsidRPr="008161D5" w:rsidRDefault="006743DE" w:rsidP="006743DE">
      <w:pPr>
        <w:rPr>
          <w:rFonts w:ascii="LM Roman 12" w:hAnsi="LM Roman 12"/>
        </w:rPr>
      </w:pPr>
      <w:r>
        <w:rPr>
          <w:rFonts w:ascii="LM Roman 12" w:hAnsi="LM Roman 12"/>
          <w:noProof/>
        </w:rPr>
        <w:drawing>
          <wp:anchor distT="0" distB="0" distL="114300" distR="114300" simplePos="0" relativeHeight="251661312" behindDoc="1" locked="0" layoutInCell="1" allowOverlap="1" wp14:anchorId="1442FD45" wp14:editId="68FAFB8F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727700" cy="1255395"/>
            <wp:effectExtent l="0" t="0" r="0" b="1905"/>
            <wp:wrapTight wrapText="bothSides">
              <wp:wrapPolygon edited="0">
                <wp:start x="0" y="0"/>
                <wp:lineTo x="0" y="21414"/>
                <wp:lineTo x="21552" y="21414"/>
                <wp:lineTo x="21552" y="0"/>
                <wp:lineTo x="0" y="0"/>
              </wp:wrapPolygon>
            </wp:wrapTight>
            <wp:docPr id="3" name="Picture 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2553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D20F46" w14:textId="77777777" w:rsidR="006743DE" w:rsidRPr="00CD08B1" w:rsidRDefault="006743DE" w:rsidP="006743DE">
      <w:pPr>
        <w:rPr>
          <w:rFonts w:ascii="LM Roman 12" w:hAnsi="LM Roman 12"/>
        </w:rPr>
      </w:pPr>
      <w:r>
        <w:rPr>
          <w:rFonts w:ascii="LM Roman 12" w:hAnsi="LM Roman 12"/>
          <w:noProof/>
        </w:rPr>
        <w:drawing>
          <wp:anchor distT="0" distB="0" distL="114300" distR="114300" simplePos="0" relativeHeight="251662336" behindDoc="1" locked="0" layoutInCell="1" allowOverlap="1" wp14:anchorId="7F917F54" wp14:editId="0BCEA651">
            <wp:simplePos x="0" y="0"/>
            <wp:positionH relativeFrom="column">
              <wp:posOffset>0</wp:posOffset>
            </wp:positionH>
            <wp:positionV relativeFrom="paragraph">
              <wp:posOffset>579392</wp:posOffset>
            </wp:positionV>
            <wp:extent cx="5727700" cy="3013075"/>
            <wp:effectExtent l="0" t="0" r="0" b="0"/>
            <wp:wrapTight wrapText="bothSides">
              <wp:wrapPolygon edited="0">
                <wp:start x="0" y="0"/>
                <wp:lineTo x="0" y="21486"/>
                <wp:lineTo x="21552" y="21486"/>
                <wp:lineTo x="21552" y="0"/>
                <wp:lineTo x="0" y="0"/>
              </wp:wrapPolygon>
            </wp:wrapTight>
            <wp:docPr id="5" name="Picture 5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Map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130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LM Roman 12" w:hAnsi="LM Roman 12"/>
        </w:rPr>
        <w:t>From the data of latitude and longitude of the different locations in Singapore, a map can be created with pointed area on it.</w:t>
      </w:r>
    </w:p>
    <w:p w14:paraId="6F3DAE27" w14:textId="77777777" w:rsidR="00284BCB" w:rsidRDefault="00284BCB"/>
    <w:sectPr w:rsidR="00284BCB" w:rsidSect="00D3735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M Roman 12">
    <w:altName w:val="﷽﷽﷽﷽﷽﷽﷽﷽瞵蠷Н"/>
    <w:panose1 w:val="00000500000000000000"/>
    <w:charset w:val="4D"/>
    <w:family w:val="auto"/>
    <w:notTrueType/>
    <w:pitch w:val="variable"/>
    <w:sig w:usb0="20000007" w:usb1="00000000" w:usb2="00000000" w:usb3="00000000" w:csb0="00000193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3C6641"/>
    <w:multiLevelType w:val="hybridMultilevel"/>
    <w:tmpl w:val="6540A6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5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43DE"/>
    <w:rsid w:val="0000176B"/>
    <w:rsid w:val="00001C2F"/>
    <w:rsid w:val="000255F7"/>
    <w:rsid w:val="000344D1"/>
    <w:rsid w:val="0003767C"/>
    <w:rsid w:val="0004070E"/>
    <w:rsid w:val="00047E1A"/>
    <w:rsid w:val="00050AAA"/>
    <w:rsid w:val="000577FD"/>
    <w:rsid w:val="000709AF"/>
    <w:rsid w:val="00075F2A"/>
    <w:rsid w:val="00084F2A"/>
    <w:rsid w:val="000972B9"/>
    <w:rsid w:val="000F60CA"/>
    <w:rsid w:val="00105393"/>
    <w:rsid w:val="00116448"/>
    <w:rsid w:val="0012339E"/>
    <w:rsid w:val="001234BF"/>
    <w:rsid w:val="00142BE0"/>
    <w:rsid w:val="00150B93"/>
    <w:rsid w:val="00153009"/>
    <w:rsid w:val="00161643"/>
    <w:rsid w:val="00161ACA"/>
    <w:rsid w:val="00166BDE"/>
    <w:rsid w:val="00180B6C"/>
    <w:rsid w:val="001C0C35"/>
    <w:rsid w:val="001D03D2"/>
    <w:rsid w:val="001D3140"/>
    <w:rsid w:val="001E147E"/>
    <w:rsid w:val="001E1EDC"/>
    <w:rsid w:val="001E3B5E"/>
    <w:rsid w:val="001F1B40"/>
    <w:rsid w:val="001F5A32"/>
    <w:rsid w:val="002023B1"/>
    <w:rsid w:val="002112F8"/>
    <w:rsid w:val="002133F2"/>
    <w:rsid w:val="0021450A"/>
    <w:rsid w:val="002149D6"/>
    <w:rsid w:val="002169B8"/>
    <w:rsid w:val="002169CA"/>
    <w:rsid w:val="00231F5E"/>
    <w:rsid w:val="0023516E"/>
    <w:rsid w:val="002420A2"/>
    <w:rsid w:val="00257C9F"/>
    <w:rsid w:val="00261142"/>
    <w:rsid w:val="002626AA"/>
    <w:rsid w:val="002669DE"/>
    <w:rsid w:val="00270EA6"/>
    <w:rsid w:val="0027422A"/>
    <w:rsid w:val="002742FB"/>
    <w:rsid w:val="00284BCB"/>
    <w:rsid w:val="0028587D"/>
    <w:rsid w:val="002939DF"/>
    <w:rsid w:val="002C2FCB"/>
    <w:rsid w:val="002F2C4B"/>
    <w:rsid w:val="002F534E"/>
    <w:rsid w:val="003210A0"/>
    <w:rsid w:val="00321170"/>
    <w:rsid w:val="00325907"/>
    <w:rsid w:val="00335845"/>
    <w:rsid w:val="0034538A"/>
    <w:rsid w:val="00353486"/>
    <w:rsid w:val="00355678"/>
    <w:rsid w:val="0035735C"/>
    <w:rsid w:val="0036702F"/>
    <w:rsid w:val="0037311E"/>
    <w:rsid w:val="00375A5F"/>
    <w:rsid w:val="00385C12"/>
    <w:rsid w:val="00386C90"/>
    <w:rsid w:val="00393370"/>
    <w:rsid w:val="00393832"/>
    <w:rsid w:val="00394776"/>
    <w:rsid w:val="003D5E5F"/>
    <w:rsid w:val="003D78B7"/>
    <w:rsid w:val="003E64F2"/>
    <w:rsid w:val="003F1BB7"/>
    <w:rsid w:val="003F6E7D"/>
    <w:rsid w:val="00400037"/>
    <w:rsid w:val="00412D25"/>
    <w:rsid w:val="004174BA"/>
    <w:rsid w:val="00421EB3"/>
    <w:rsid w:val="00421F9A"/>
    <w:rsid w:val="0043227A"/>
    <w:rsid w:val="00433764"/>
    <w:rsid w:val="00435C58"/>
    <w:rsid w:val="004444B4"/>
    <w:rsid w:val="00457CCD"/>
    <w:rsid w:val="00461ECD"/>
    <w:rsid w:val="00471524"/>
    <w:rsid w:val="00477233"/>
    <w:rsid w:val="004779B5"/>
    <w:rsid w:val="00495644"/>
    <w:rsid w:val="004A2FCA"/>
    <w:rsid w:val="004A6912"/>
    <w:rsid w:val="004A7002"/>
    <w:rsid w:val="004A7045"/>
    <w:rsid w:val="004B4584"/>
    <w:rsid w:val="004D0CE5"/>
    <w:rsid w:val="00514E94"/>
    <w:rsid w:val="00515BD1"/>
    <w:rsid w:val="00520854"/>
    <w:rsid w:val="00522D4B"/>
    <w:rsid w:val="00524719"/>
    <w:rsid w:val="005548B8"/>
    <w:rsid w:val="00555AA8"/>
    <w:rsid w:val="005761DB"/>
    <w:rsid w:val="00583F23"/>
    <w:rsid w:val="00593939"/>
    <w:rsid w:val="005A6520"/>
    <w:rsid w:val="005D2169"/>
    <w:rsid w:val="005E0537"/>
    <w:rsid w:val="005F022F"/>
    <w:rsid w:val="005F1B1B"/>
    <w:rsid w:val="00601DE8"/>
    <w:rsid w:val="00605874"/>
    <w:rsid w:val="00614BAD"/>
    <w:rsid w:val="00614E07"/>
    <w:rsid w:val="00625432"/>
    <w:rsid w:val="00647A9C"/>
    <w:rsid w:val="00662F4C"/>
    <w:rsid w:val="00670C2A"/>
    <w:rsid w:val="00670D1F"/>
    <w:rsid w:val="006743DE"/>
    <w:rsid w:val="006B7E0F"/>
    <w:rsid w:val="006C73CE"/>
    <w:rsid w:val="006D0494"/>
    <w:rsid w:val="006D513C"/>
    <w:rsid w:val="006E4F20"/>
    <w:rsid w:val="00705AF8"/>
    <w:rsid w:val="00737D61"/>
    <w:rsid w:val="007537AF"/>
    <w:rsid w:val="0075400A"/>
    <w:rsid w:val="0076364B"/>
    <w:rsid w:val="007637E6"/>
    <w:rsid w:val="007A5CC8"/>
    <w:rsid w:val="007B0205"/>
    <w:rsid w:val="007B4F8B"/>
    <w:rsid w:val="007B6C40"/>
    <w:rsid w:val="007E331E"/>
    <w:rsid w:val="007E5D11"/>
    <w:rsid w:val="007F00AA"/>
    <w:rsid w:val="007F1AE8"/>
    <w:rsid w:val="007F513E"/>
    <w:rsid w:val="007F55E9"/>
    <w:rsid w:val="007F5E87"/>
    <w:rsid w:val="008068A1"/>
    <w:rsid w:val="0083053A"/>
    <w:rsid w:val="0084154A"/>
    <w:rsid w:val="008436A8"/>
    <w:rsid w:val="00844DCF"/>
    <w:rsid w:val="0084561D"/>
    <w:rsid w:val="008547EE"/>
    <w:rsid w:val="008623A0"/>
    <w:rsid w:val="008637F5"/>
    <w:rsid w:val="00867A7E"/>
    <w:rsid w:val="00867BDE"/>
    <w:rsid w:val="00867DC2"/>
    <w:rsid w:val="00875E97"/>
    <w:rsid w:val="008A7A44"/>
    <w:rsid w:val="008B59BA"/>
    <w:rsid w:val="008C65F5"/>
    <w:rsid w:val="008C7D1F"/>
    <w:rsid w:val="008D0970"/>
    <w:rsid w:val="008D2E43"/>
    <w:rsid w:val="008F1DB0"/>
    <w:rsid w:val="009008B3"/>
    <w:rsid w:val="00902406"/>
    <w:rsid w:val="00906FF0"/>
    <w:rsid w:val="00907B6B"/>
    <w:rsid w:val="00912B6D"/>
    <w:rsid w:val="00922FDE"/>
    <w:rsid w:val="00923482"/>
    <w:rsid w:val="00935A17"/>
    <w:rsid w:val="00946248"/>
    <w:rsid w:val="00975664"/>
    <w:rsid w:val="0098651C"/>
    <w:rsid w:val="00996A28"/>
    <w:rsid w:val="009A6187"/>
    <w:rsid w:val="009C07E1"/>
    <w:rsid w:val="009C7369"/>
    <w:rsid w:val="009D08E1"/>
    <w:rsid w:val="009D3DB7"/>
    <w:rsid w:val="009D72B3"/>
    <w:rsid w:val="009E2894"/>
    <w:rsid w:val="009F2A40"/>
    <w:rsid w:val="00A03301"/>
    <w:rsid w:val="00A033F8"/>
    <w:rsid w:val="00A1249C"/>
    <w:rsid w:val="00A15DF3"/>
    <w:rsid w:val="00A2025B"/>
    <w:rsid w:val="00A357BF"/>
    <w:rsid w:val="00A6135A"/>
    <w:rsid w:val="00A62EFA"/>
    <w:rsid w:val="00A76DAC"/>
    <w:rsid w:val="00AC255B"/>
    <w:rsid w:val="00AE5066"/>
    <w:rsid w:val="00B22215"/>
    <w:rsid w:val="00B433D9"/>
    <w:rsid w:val="00B45C35"/>
    <w:rsid w:val="00B46A9B"/>
    <w:rsid w:val="00B602AA"/>
    <w:rsid w:val="00B7149C"/>
    <w:rsid w:val="00B75AD3"/>
    <w:rsid w:val="00B8141D"/>
    <w:rsid w:val="00B87119"/>
    <w:rsid w:val="00B96F68"/>
    <w:rsid w:val="00BA2AA9"/>
    <w:rsid w:val="00BD6779"/>
    <w:rsid w:val="00BF2002"/>
    <w:rsid w:val="00C01C5E"/>
    <w:rsid w:val="00C06AC1"/>
    <w:rsid w:val="00C201D3"/>
    <w:rsid w:val="00C27E8B"/>
    <w:rsid w:val="00C35566"/>
    <w:rsid w:val="00C412FC"/>
    <w:rsid w:val="00C64376"/>
    <w:rsid w:val="00C64A23"/>
    <w:rsid w:val="00C7326F"/>
    <w:rsid w:val="00C922B7"/>
    <w:rsid w:val="00CB164D"/>
    <w:rsid w:val="00CB565D"/>
    <w:rsid w:val="00CC7532"/>
    <w:rsid w:val="00CD452B"/>
    <w:rsid w:val="00CE6047"/>
    <w:rsid w:val="00CF5FC0"/>
    <w:rsid w:val="00D01EF9"/>
    <w:rsid w:val="00D0600C"/>
    <w:rsid w:val="00D172E9"/>
    <w:rsid w:val="00D20D02"/>
    <w:rsid w:val="00D37354"/>
    <w:rsid w:val="00D47B05"/>
    <w:rsid w:val="00D5200A"/>
    <w:rsid w:val="00D7248E"/>
    <w:rsid w:val="00D77560"/>
    <w:rsid w:val="00D94235"/>
    <w:rsid w:val="00DA3815"/>
    <w:rsid w:val="00DC5B4C"/>
    <w:rsid w:val="00DD482E"/>
    <w:rsid w:val="00DD595A"/>
    <w:rsid w:val="00DE4DB4"/>
    <w:rsid w:val="00DF7BC4"/>
    <w:rsid w:val="00E0048E"/>
    <w:rsid w:val="00E05AD5"/>
    <w:rsid w:val="00E1647E"/>
    <w:rsid w:val="00E41D6A"/>
    <w:rsid w:val="00E45680"/>
    <w:rsid w:val="00E473F8"/>
    <w:rsid w:val="00E51AF5"/>
    <w:rsid w:val="00E53D0F"/>
    <w:rsid w:val="00E666E5"/>
    <w:rsid w:val="00E94042"/>
    <w:rsid w:val="00EA6C5E"/>
    <w:rsid w:val="00EB2B66"/>
    <w:rsid w:val="00EB3411"/>
    <w:rsid w:val="00ED1D0A"/>
    <w:rsid w:val="00ED3443"/>
    <w:rsid w:val="00EF4A18"/>
    <w:rsid w:val="00F0217D"/>
    <w:rsid w:val="00F02DA7"/>
    <w:rsid w:val="00F03C62"/>
    <w:rsid w:val="00F046E3"/>
    <w:rsid w:val="00F0600F"/>
    <w:rsid w:val="00F16D08"/>
    <w:rsid w:val="00F20391"/>
    <w:rsid w:val="00F3530B"/>
    <w:rsid w:val="00F37DC0"/>
    <w:rsid w:val="00F442A9"/>
    <w:rsid w:val="00F50D41"/>
    <w:rsid w:val="00F77B51"/>
    <w:rsid w:val="00F91851"/>
    <w:rsid w:val="00FA1343"/>
    <w:rsid w:val="00FB4CAA"/>
    <w:rsid w:val="00FB5D3E"/>
    <w:rsid w:val="00FD34AD"/>
    <w:rsid w:val="00FD7A6A"/>
    <w:rsid w:val="00FE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E09F9B9"/>
  <w15:chartTrackingRefBased/>
  <w15:docId w15:val="{2FF17CB4-471C-8A46-A8A4-2E81DB61FB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43DE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743D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743D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edbertfernando/Coursera_Capstone/blob/main/Singapore%20LongLang.csv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hyperlink" Target="https://github.com/edbertfernando/Coursera_Capstone/blob/main/Singapore_Postal.csv" TargetMode="Externa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96</Words>
  <Characters>2828</Characters>
  <Application>Microsoft Office Word</Application>
  <DocSecurity>0</DocSecurity>
  <Lines>23</Lines>
  <Paragraphs>6</Paragraphs>
  <ScaleCrop>false</ScaleCrop>
  <Company/>
  <LinksUpToDate>false</LinksUpToDate>
  <CharactersWithSpaces>3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bert Fernando Widjaja</dc:creator>
  <cp:keywords/>
  <dc:description/>
  <cp:lastModifiedBy>Edbert Fernando Widjaja</cp:lastModifiedBy>
  <cp:revision>1</cp:revision>
  <dcterms:created xsi:type="dcterms:W3CDTF">2021-03-17T04:32:00Z</dcterms:created>
  <dcterms:modified xsi:type="dcterms:W3CDTF">2021-03-17T04:33:00Z</dcterms:modified>
</cp:coreProperties>
</file>